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38B3E0EB" w14:textId="67C85FAD" w:rsidR="00D6664E" w:rsidRDefault="00D6664E"/>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0F9C91B6"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Pr="00D6664E">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D6664E">
        <w:t>(Table S3,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Pr="00D6664E">
        <w:instrText xml:space="preserve"> ADDIN ZOTERO_ITEM CSL_CITATION {"citationID":"YS0y28tC","properties":{"formattedCitation":"(Abdullah and Nakagoshi, 2007; Davis et al., 2015)","plainCitation":"(Abdullah and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Pr="00D6664E">
        <w:fldChar w:fldCharType="separate"/>
      </w:r>
      <w:r w:rsidRPr="00D6664E">
        <w:t>(Abdullah and Nakagoshi, 2007; Davis et al., 2015)</w:t>
      </w:r>
      <w:r w:rsidRPr="00D6664E">
        <w:fldChar w:fldCharType="end"/>
      </w:r>
      <w:r w:rsidRPr="00D6664E">
        <w:t xml:space="preserve">, protected areas </w:t>
      </w:r>
      <w:r w:rsidRPr="00D6664E">
        <w:fldChar w:fldCharType="begin"/>
      </w:r>
      <w:r w:rsidRPr="00D6664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D6664E">
        <w:t>(Bonilla-Bedoya et al., 2018)</w:t>
      </w:r>
      <w:r w:rsidRPr="00D6664E">
        <w:fldChar w:fldCharType="end"/>
      </w:r>
      <w:r w:rsidRPr="00D6664E">
        <w:t xml:space="preserve">, elevation </w:t>
      </w:r>
      <w:r w:rsidRPr="00D6664E">
        <w:fldChar w:fldCharType="begin"/>
      </w:r>
      <w:r w:rsidRPr="00D6664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D6664E">
        <w:t>(Ty et al., 2012)</w:t>
      </w:r>
      <w:r w:rsidRPr="00D6664E">
        <w:fldChar w:fldCharType="end"/>
      </w:r>
      <w:r w:rsidRPr="00D6664E">
        <w:t xml:space="preserve">, and distance to human infrastructure </w:t>
      </w:r>
      <w:r w:rsidRPr="00D6664E">
        <w:fldChar w:fldCharType="begin"/>
      </w:r>
      <w:r w:rsidRPr="00D6664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D6664E">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6C8A6CBE" w:rsidR="00D6664E" w:rsidRPr="001E05DC" w:rsidRDefault="00D6664E" w:rsidP="00D6664E">
      <w:r w:rsidRPr="001E05DC">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w:t>
      </w:r>
      <w:r w:rsidRPr="001E05DC">
        <w:lastRenderedPageBreak/>
        <w:t xml:space="preserve">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1E3E499E"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Pr="00634903">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instrText xml:space="preserve"> ADDIN ZOTERO_ITEM CSL_CITATION {"citationID":"8ICFBCn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Pr="00634903">
        <w:rPr>
          <w:rFonts w:ascii="Calibri" w:hAnsi="Calibri" w:cs="Calibri"/>
        </w:rPr>
        <w:t>(Burnham and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634903">
        <w:rPr>
          <w:rFonts w:ascii="Calibri" w:hAnsi="Calibri" w:cs="Calibri"/>
          <w:szCs w:val="24"/>
        </w:rPr>
        <w:t>(</w:t>
      </w:r>
      <w:proofErr w:type="spellStart"/>
      <w:r w:rsidRPr="00634903">
        <w:rPr>
          <w:rFonts w:ascii="Calibri" w:hAnsi="Calibri" w:cs="Calibri"/>
          <w:szCs w:val="24"/>
        </w:rPr>
        <w:t>Bartoń</w:t>
      </w:r>
      <w:proofErr w:type="spellEnd"/>
      <w:r w:rsidRPr="00634903">
        <w:rPr>
          <w:rFonts w:ascii="Calibri" w:hAnsi="Calibri" w:cs="Calibri"/>
          <w:szCs w:val="24"/>
        </w:rPr>
        <w:t>,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t>Cluster analysis</w:t>
      </w:r>
    </w:p>
    <w:p w14:paraId="6232B4B6" w14:textId="77777777" w:rsidR="00D6664E" w:rsidRPr="001E05DC" w:rsidRDefault="00D6664E" w:rsidP="00D6664E">
      <w:r w:rsidRPr="001E05DC">
        <w:t>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Pr="00634903">
        <w:rPr>
          <w:rFonts w:ascii="Calibri" w:hAnsi="Calibri" w:cs="Calibri"/>
        </w:rPr>
        <w:t>(Borcard et al., 2018)</w:t>
      </w:r>
      <w:r w:rsidRPr="001E05DC">
        <w:fldChar w:fldCharType="end"/>
      </w:r>
      <w:r w:rsidRPr="001E05DC">
        <w:t xml:space="preserve">. The capital city of Phnom Penh, which is technically a </w:t>
      </w:r>
      <w:proofErr w:type="gramStart"/>
      <w:r w:rsidRPr="001E05DC">
        <w:lastRenderedPageBreak/>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w:t>
            </w:r>
            <w:proofErr w:type="gramStart"/>
            <w:r w:rsidRPr="001E05DC">
              <w:t>e.g.</w:t>
            </w:r>
            <w:proofErr w:type="gramEnd"/>
            <w:r w:rsidRPr="001E05DC">
              <w:t xml:space="preserve">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w:t>
            </w:r>
            <w:proofErr w:type="gramStart"/>
            <w:r w:rsidRPr="001E05DC">
              <w:t>all of</w:t>
            </w:r>
            <w:proofErr w:type="gramEnd"/>
            <w:r w:rsidRPr="001E05DC">
              <w:t xml:space="preserve">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 xml:space="preserve">Binary. 1 = part or all of </w:t>
            </w:r>
            <w:proofErr w:type="gramStart"/>
            <w:r w:rsidRPr="001E05DC">
              <w:t>an</w:t>
            </w:r>
            <w:proofErr w:type="gramEnd"/>
            <w:r w:rsidRPr="001E05DC">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w:t>
      </w:r>
      <w:proofErr w:type="gramStart"/>
      <w:r>
        <w:t xml:space="preserve">.  </w:t>
      </w:r>
      <w:proofErr w:type="gramEnd"/>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920A2"/>
    <w:rsid w:val="0011048D"/>
    <w:rsid w:val="00127FD8"/>
    <w:rsid w:val="00535B36"/>
    <w:rsid w:val="00567397"/>
    <w:rsid w:val="005760C1"/>
    <w:rsid w:val="005B33C1"/>
    <w:rsid w:val="005C65BA"/>
    <w:rsid w:val="005D1F14"/>
    <w:rsid w:val="00663A82"/>
    <w:rsid w:val="007173AE"/>
    <w:rsid w:val="00717426"/>
    <w:rsid w:val="00756D59"/>
    <w:rsid w:val="007772FF"/>
    <w:rsid w:val="007E74E7"/>
    <w:rsid w:val="008B6ED5"/>
    <w:rsid w:val="00A13D84"/>
    <w:rsid w:val="00B65CA2"/>
    <w:rsid w:val="00C51A4D"/>
    <w:rsid w:val="00C629EA"/>
    <w:rsid w:val="00C73044"/>
    <w:rsid w:val="00D6664E"/>
    <w:rsid w:val="00F271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TotalTime>
  <Pages>20</Pages>
  <Words>9567</Words>
  <Characters>54535</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5</cp:revision>
  <dcterms:created xsi:type="dcterms:W3CDTF">2021-10-26T19:13:00Z</dcterms:created>
  <dcterms:modified xsi:type="dcterms:W3CDTF">2021-10-28T20:47:00Z</dcterms:modified>
</cp:coreProperties>
</file>